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1E0419" w14:textId="77777777" w:rsidR="00343A2F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343A2F">
        <w:rPr>
          <w:rFonts w:ascii="Arial" w:hAnsi="Arial" w:cs="Arial"/>
        </w:rPr>
        <w:t>{SenderName}</w:t>
      </w:r>
    </w:p>
    <w:p w14:paraId="5F8FF611" w14:textId="77777777" w:rsidR="00343A2F" w:rsidRPr="004659AD" w:rsidRDefault="00343A2F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30DFD2DA" w14:textId="77777777" w:rsidR="00343A2F" w:rsidRPr="004659AD" w:rsidRDefault="00343A2F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5A8C585" w14:textId="77777777" w:rsidR="00343A2F" w:rsidRPr="00270250" w:rsidRDefault="00343A2F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6AE4E5F" w14:textId="77777777" w:rsidR="00343A2F" w:rsidRPr="007E1298" w:rsidRDefault="00343A2F" w:rsidP="00644979">
      <w:pPr>
        <w:rPr>
          <w:rFonts w:ascii="Arial" w:hAnsi="Arial" w:cs="Arial"/>
          <w:b/>
          <w:bCs/>
        </w:rPr>
      </w:pPr>
    </w:p>
    <w:p w14:paraId="680137D3" w14:textId="77777777" w:rsidR="00343A2F" w:rsidRDefault="00343A2F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1C78507" w14:textId="77777777" w:rsidR="00343A2F" w:rsidRDefault="00343A2F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2E471C2F" w14:textId="77777777" w:rsidR="00343A2F" w:rsidRPr="003136E9" w:rsidRDefault="00343A2F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0D08169D">
          <v:shapetype id="_x0000_t202" coordsize="21600,21600" o:spt="202" path="m,l,21600r21600,l21600,xe">
            <v:stroke joinstyle="miter"/>
            <v:path gradientshapeok="t" o:connecttype="rect"/>
          </v:shapetype>
          <v:shape id="_x0000_s2052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0A5834C5" w14:textId="77777777" w:rsidR="00343A2F" w:rsidRDefault="00343A2F" w:rsidP="00FA0749">
                  <w:pPr>
                    <w:jc w:val="center"/>
                    <w:rPr>
                      <w:sz w:val="16"/>
                      <w:szCs w:val="16"/>
                    </w:rPr>
                  </w:pP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#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74ED11BA" w14:textId="77777777" w:rsidR="00343A2F" w:rsidRPr="000E6D63" w:rsidRDefault="00343A2F" w:rsidP="00FA0749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</w:t>
                  </w:r>
                  <w:r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/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</w:p>
              </w:txbxContent>
            </v:textbox>
          </v:shape>
        </w:pic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343A2F" w:rsidRPr="00F923CE" w14:paraId="7166270F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110B37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E83C83" w14:textId="77777777" w:rsidR="00343A2F" w:rsidRPr="0051595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343A2F" w:rsidRPr="00F923CE" w14:paraId="6BE2F8F8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55080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E27A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343A2F" w:rsidRPr="00F923CE" w14:paraId="7A8EDE04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7625BF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300B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343A2F" w:rsidRPr="00F923CE" w14:paraId="089150B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E83D7B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B859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343A2F" w:rsidRPr="00F923CE" w14:paraId="39FA5DF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177C8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D199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343A2F" w:rsidRPr="00F923CE" w14:paraId="37D1DECA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480FC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0527B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343A2F" w:rsidRPr="00F923CE" w14:paraId="1EE83A7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5CCB85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F8628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4E16EEBF" w14:textId="77777777" w:rsidR="00343A2F" w:rsidRPr="009B6F20" w:rsidRDefault="00343A2F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343A2F" w:rsidRPr="00D30BF0" w14:paraId="1E0DAFB3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60D1EC3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605AE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8CA7C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343A2F" w:rsidRPr="00D30BF0" w14:paraId="4729859C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E1A2C2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D1CFB56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2CEEE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343A2F" w:rsidRPr="00D30BF0" w14:paraId="2B8245C4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1EF782F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343A2F" w14:paraId="7EFE960A" w14:textId="77777777" w:rsidTr="001421A2">
              <w:tc>
                <w:tcPr>
                  <w:tcW w:w="1914" w:type="dxa"/>
                  <w:shd w:val="clear" w:color="auto" w:fill="auto"/>
                </w:tcPr>
                <w:p w14:paraId="18684102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7292A631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7CF01BC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3FBB3A15" w14:textId="77777777" w:rsidR="00343A2F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0CB01538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5A2AB3CC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33408AA0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E12FD15" w14:textId="77777777" w:rsidR="00343A2F" w:rsidRPr="00644979" w:rsidRDefault="00343A2F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0C104CE" w14:textId="77777777" w:rsidR="0049666D" w:rsidRDefault="0049666D">
      <w:r>
        <w:separator/>
      </w:r>
    </w:p>
  </w:endnote>
  <w:endnote w:type="continuationSeparator" w:id="0">
    <w:p w14:paraId="28C7D251" w14:textId="77777777" w:rsidR="0049666D" w:rsidRDefault="004966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75376B1A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63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343A2F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343A2F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24ADD7CC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62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343A2F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343A2F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3EE7D4" w14:textId="77777777" w:rsidR="0049666D" w:rsidRDefault="0049666D">
      <w:r>
        <w:separator/>
      </w:r>
    </w:p>
  </w:footnote>
  <w:footnote w:type="continuationSeparator" w:id="0">
    <w:p w14:paraId="55391119" w14:textId="77777777" w:rsidR="0049666D" w:rsidRDefault="0049666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A3552" w14:textId="533D86C7" w:rsidR="001212E6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36CA39E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" o:spid="_x0000_s1097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1C84FA">
        <v:shape id="Grafik 8" o:spid="_x0000_s1096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D7C32BA" w14:textId="77777777" w:rsidR="001212E6" w:rsidRDefault="001212E6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0B2DC4B" w14:textId="77777777" w:rsidR="001212E6" w:rsidRPr="00A059AE" w:rsidRDefault="001212E6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58B9F11A" w14:textId="77777777" w:rsidR="001212E6" w:rsidRPr="00000C19" w:rsidRDefault="001212E6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706353B3" w14:textId="77777777" w:rsidR="001212E6" w:rsidRPr="00000C19" w:rsidRDefault="001212E6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D0D461" w14:textId="3AED578B" w:rsidR="001212E6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1A4EC58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5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09868B39">
        <v:shape id="Grafik 4" o:spid="_x0000_s1094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3704535" w14:textId="77777777" w:rsidR="001212E6" w:rsidRDefault="001212E6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51BF664" w14:textId="77777777" w:rsidR="001212E6" w:rsidRPr="00635E31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C848FE" w14:textId="77777777" w:rsidR="001212E6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AA54358" w14:textId="77777777" w:rsidR="001212E6" w:rsidRDefault="001212E6" w:rsidP="00AD2792">
    <w:pPr>
      <w:rPr>
        <w:sz w:val="12"/>
        <w:szCs w:val="12"/>
      </w:rPr>
    </w:pPr>
  </w:p>
  <w:p w14:paraId="21153F3E" w14:textId="77777777" w:rsidR="001212E6" w:rsidRDefault="001212E6" w:rsidP="00AD2792">
    <w:pPr>
      <w:pStyle w:val="Kopfzeile"/>
      <w:rPr>
        <w:sz w:val="12"/>
        <w:szCs w:val="12"/>
      </w:rPr>
    </w:pPr>
  </w:p>
  <w:p w14:paraId="4727F0CF" w14:textId="77777777" w:rsidR="001212E6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58CDE9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93" type="#_x0000_t202" style="position:absolute;margin-left:364.1pt;margin-top:2.3pt;width:156.8pt;height:304.25pt;z-index:4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E9480BD" w14:textId="77777777" w:rsidR="001212E6" w:rsidRDefault="001212E6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21BC9B8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F1689D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6EB1AE9A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1843312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7A80D6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45164C4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037849C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8B35446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52B4DA5E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7F2A394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11E4B05D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0D4EA998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DCCDC7A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5732E6E5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56D0D055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3D5315C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4D36027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C1C87D0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D9339FC" w14:textId="77777777" w:rsidR="001212E6" w:rsidRDefault="001212E6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4246977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43EEC9E1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AC399CD" w14:textId="77777777" w:rsidR="001212E6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CF017E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1212E6">
      <w:rPr>
        <w:sz w:val="12"/>
        <w:szCs w:val="12"/>
      </w:rPr>
      <w:tab/>
    </w:r>
  </w:p>
  <w:p w14:paraId="624E1362" w14:textId="77777777" w:rsidR="001212E6" w:rsidRDefault="001212E6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684A7CCD" w14:textId="77777777" w:rsidR="001212E6" w:rsidRPr="00AD2792" w:rsidRDefault="001212E6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3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311F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12E6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C5541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3A2F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80AC0"/>
    <w:rsid w:val="00485019"/>
    <w:rsid w:val="004904CB"/>
    <w:rsid w:val="004959C0"/>
    <w:rsid w:val="0049666D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3405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5DE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36DA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85</Words>
  <Characters>2431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1</cp:revision>
  <cp:lastPrinted>2015-05-19T09:27:00Z</cp:lastPrinted>
  <dcterms:created xsi:type="dcterms:W3CDTF">2015-05-19T21:00:00Z</dcterms:created>
  <dcterms:modified xsi:type="dcterms:W3CDTF">2024-10-25T09:49:00Z</dcterms:modified>
</cp:coreProperties>
</file>